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B5D07A" w14:textId="72BD72E7" w:rsidR="00D05503" w:rsidRDefault="00AE1E02">
      <w:r>
        <w:t>NAMA</w:t>
      </w:r>
      <w:r>
        <w:tab/>
        <w:t>: Sonnya Ghandi</w:t>
      </w:r>
    </w:p>
    <w:p w14:paraId="68EDFFBA" w14:textId="46E6223B" w:rsidR="00AE1E02" w:rsidRDefault="00AE1E02">
      <w:r>
        <w:t>NIM</w:t>
      </w:r>
      <w:r>
        <w:tab/>
        <w:t>: 201351131</w:t>
      </w:r>
    </w:p>
    <w:p w14:paraId="05BBFE3D" w14:textId="54401B24" w:rsidR="00AE1E02" w:rsidRDefault="00AE1E02">
      <w:r>
        <w:t>KELAS</w:t>
      </w:r>
      <w:r>
        <w:tab/>
        <w:t>: Malam A</w:t>
      </w:r>
    </w:p>
    <w:p w14:paraId="5951667E" w14:textId="46BE713B" w:rsidR="00AE1E02" w:rsidRDefault="00AE1E02"/>
    <w:tbl>
      <w:tblPr>
        <w:tblStyle w:val="TableGrid"/>
        <w:tblW w:w="0" w:type="auto"/>
        <w:tblLook w:val="04A0" w:firstRow="1" w:lastRow="0" w:firstColumn="1" w:lastColumn="0" w:noHBand="0" w:noVBand="1"/>
      </w:tblPr>
      <w:tblGrid>
        <w:gridCol w:w="605"/>
        <w:gridCol w:w="1843"/>
        <w:gridCol w:w="3506"/>
        <w:gridCol w:w="1543"/>
        <w:gridCol w:w="1853"/>
      </w:tblGrid>
      <w:tr w:rsidR="0022405A" w14:paraId="29CF7EF0" w14:textId="77777777" w:rsidTr="00C94820">
        <w:tc>
          <w:tcPr>
            <w:tcW w:w="605" w:type="dxa"/>
          </w:tcPr>
          <w:p w14:paraId="1E54D38D" w14:textId="77777777" w:rsidR="0022405A" w:rsidRDefault="0022405A" w:rsidP="00C94820">
            <w:r>
              <w:t>NO</w:t>
            </w:r>
          </w:p>
        </w:tc>
        <w:tc>
          <w:tcPr>
            <w:tcW w:w="1843" w:type="dxa"/>
          </w:tcPr>
          <w:p w14:paraId="37449686" w14:textId="77777777" w:rsidR="0022405A" w:rsidRDefault="0022405A" w:rsidP="00C94820">
            <w:r>
              <w:t>Judul, Nama Penulis, Tahun</w:t>
            </w:r>
          </w:p>
        </w:tc>
        <w:tc>
          <w:tcPr>
            <w:tcW w:w="3506" w:type="dxa"/>
          </w:tcPr>
          <w:p w14:paraId="5D4F6566" w14:textId="77777777" w:rsidR="0022405A" w:rsidRDefault="0022405A" w:rsidP="00C94820">
            <w:r>
              <w:t>Permasalahan</w:t>
            </w:r>
          </w:p>
        </w:tc>
        <w:tc>
          <w:tcPr>
            <w:tcW w:w="1543" w:type="dxa"/>
          </w:tcPr>
          <w:p w14:paraId="49F1E846" w14:textId="77777777" w:rsidR="0022405A" w:rsidRDefault="0022405A" w:rsidP="00C94820">
            <w:r>
              <w:t>Metode Penelitian</w:t>
            </w:r>
          </w:p>
        </w:tc>
        <w:tc>
          <w:tcPr>
            <w:tcW w:w="1853" w:type="dxa"/>
          </w:tcPr>
          <w:p w14:paraId="6068A6AF" w14:textId="77777777" w:rsidR="0022405A" w:rsidRDefault="0022405A" w:rsidP="00C94820">
            <w:r>
              <w:t>Hasil Penelitian</w:t>
            </w:r>
          </w:p>
        </w:tc>
      </w:tr>
      <w:tr w:rsidR="0022405A" w14:paraId="4E916DB4" w14:textId="77777777" w:rsidTr="00C94820">
        <w:tc>
          <w:tcPr>
            <w:tcW w:w="605" w:type="dxa"/>
          </w:tcPr>
          <w:p w14:paraId="18457E3A" w14:textId="77777777" w:rsidR="0022405A" w:rsidRDefault="0022405A" w:rsidP="00C94820">
            <w:r>
              <w:t>1</w:t>
            </w:r>
          </w:p>
        </w:tc>
        <w:tc>
          <w:tcPr>
            <w:tcW w:w="1843" w:type="dxa"/>
          </w:tcPr>
          <w:p w14:paraId="3D084406" w14:textId="77777777" w:rsidR="0022405A" w:rsidRDefault="0022405A" w:rsidP="00C94820">
            <w:r w:rsidRPr="008C2CAB">
              <w:t>Rancang Bangun Sistem E-Catalogue pada Toko Kue Chocho Cake Shop</w:t>
            </w:r>
          </w:p>
          <w:p w14:paraId="01266291" w14:textId="77777777" w:rsidR="0022405A" w:rsidRDefault="0022405A" w:rsidP="00C94820">
            <w:r>
              <w:fldChar w:fldCharType="begin" w:fldLock="1"/>
            </w:r>
            <w:r>
              <w:instrText>ADDIN CSL_CITATION {"citationItems":[{"id":"ITEM-1","itemData":{"DOI":"10.55886/infokom.v6i2.503","ISSN":"2355-7397","abstract":"Di zaman sekarang ini teknologi internet merupakan media informasi yang sangat bermanfaat, yang tidak hanya sekedar media informasi namun sudah beranjak sebagai media bisnis . Internet mampu diakses 24 jam dalam sehari, dan dapat diakses siapa saja dan dimana saja selama ada koneksi internet. Choco cake shop adalah sebuah UMKM yang bergerak dibidang penjualan produk makanan salah satunya adalah kue ulang tahun . Sistem penjualan saat ini menggunakan sistem manual yaitu melalui telehphone atau konsumen datang ke tempat langsung untuk memilih dan membeli produk. Hal tersebut menyebabkan lambatnya layanan terhadap konsumen dan berdampak terhadap omset pendapatan perusahaan tidak mengalami peningkatan yang signifikan. Selain itu perkembangan usaha terasa dinilai agak lambat. Dari hal tersebut maka di buatlah sistem e-caatalogue untuk memudahkan toko chocho cake shop dalam mengenalkan produk kepada konsuman. Dalam pembuatan aplikasi ini menggunakan bahasa pemrograman PHP dan database MySQL dengan menggunakan aplokasi JavaScript dan Jquery. Dalam penelitian ini menggunakan metode SDLC (System Development Life Cycle) yaitu tahap perencanaan (Planning), tahap analisis (Analysis), tahap perancangan (Design), tahap pengembangan (Development), tahap uji coba (Testing), tahap implementasi (Implementation), tahap pengoperasian dan pemeliharaan (Operation and Maintenance).","author":[{"dropping-particle":"","family":"Fauziah","given":"Fauziah","non-dropping-particle":"","parse-names":false,"suffix":""},{"dropping-particle":"","family":"Rijanto","given":"Widio","non-dropping-particle":"","parse-names":false,"suffix":""},{"dropping-particle":"","family":"Muhairon","given":"Muhairon","non-dropping-particle":"","parse-names":false,"suffix":""}],"container-title":"Jurnal Esensi Infokom : Jurnal Esensi Sistem Informasi dan Sistem Komputer","id":"ITEM-1","issue":"2","issued":{"date-parts":[["2022","10","17"]]},"page":"37-41","publisher":"Institut Bisnis Nusantara","title":"Rancang Bangun Sistem E-Catalogue pada Toko Kue Chocho Cake Shop","type":"article-journal","volume":"6"},"uris":["http://www.mendeley.com/documents/?uuid=b338050f-b5c2-3f35-9447-fc78f23f0eb2"]}],"mendeley":{"formattedCitation":"(Fauziah et al., 2022)","plainTextFormattedCitation":"(Fauziah et al., 2022)","previouslyFormattedCitation":"(Fauziah et al., 2022)"},"properties":{"noteIndex":0},"schema":"https://github.com/citation-style-language/schema/raw/master/csl-citation.json"}</w:instrText>
            </w:r>
            <w:r>
              <w:fldChar w:fldCharType="separate"/>
            </w:r>
            <w:r w:rsidRPr="008C2CAB">
              <w:rPr>
                <w:noProof/>
              </w:rPr>
              <w:t>(Fauziah et al., 2022)</w:t>
            </w:r>
            <w:r>
              <w:fldChar w:fldCharType="end"/>
            </w:r>
          </w:p>
        </w:tc>
        <w:tc>
          <w:tcPr>
            <w:tcW w:w="3506" w:type="dxa"/>
          </w:tcPr>
          <w:p w14:paraId="389FF39F" w14:textId="77777777" w:rsidR="0022405A" w:rsidRDefault="0022405A" w:rsidP="00C94820">
            <w:r>
              <w:t>Media promosi atau pengenalan produk masih</w:t>
            </w:r>
          </w:p>
          <w:p w14:paraId="6B51F546" w14:textId="77777777" w:rsidR="0022405A" w:rsidRDefault="0022405A" w:rsidP="00C94820">
            <w:r>
              <w:t>menggunakan brosur, sehingga penyajian informasi dan deskripsi mengenai produk kurang optimal.</w:t>
            </w:r>
          </w:p>
        </w:tc>
        <w:tc>
          <w:tcPr>
            <w:tcW w:w="1543" w:type="dxa"/>
          </w:tcPr>
          <w:p w14:paraId="423B73EB" w14:textId="77777777" w:rsidR="0022405A" w:rsidRDefault="0022405A" w:rsidP="00C94820">
            <w:r w:rsidRPr="008C2CAB">
              <w:t>metode SDLC (System Development Life Cycle)</w:t>
            </w:r>
          </w:p>
        </w:tc>
        <w:tc>
          <w:tcPr>
            <w:tcW w:w="1853" w:type="dxa"/>
          </w:tcPr>
          <w:p w14:paraId="7DDAD103" w14:textId="77777777" w:rsidR="0022405A" w:rsidRDefault="0022405A" w:rsidP="00C94820">
            <w:r w:rsidRPr="008C2CAB">
              <w:t>pembuaatan sistem e-catalogue</w:t>
            </w:r>
          </w:p>
        </w:tc>
      </w:tr>
      <w:tr w:rsidR="0022405A" w14:paraId="2EDEA340" w14:textId="77777777" w:rsidTr="00C94820">
        <w:tc>
          <w:tcPr>
            <w:tcW w:w="605" w:type="dxa"/>
          </w:tcPr>
          <w:p w14:paraId="3C2A77EB" w14:textId="77777777" w:rsidR="0022405A" w:rsidRDefault="0022405A" w:rsidP="00C94820">
            <w:r>
              <w:t>2</w:t>
            </w:r>
          </w:p>
        </w:tc>
        <w:tc>
          <w:tcPr>
            <w:tcW w:w="1843" w:type="dxa"/>
          </w:tcPr>
          <w:p w14:paraId="444750EE" w14:textId="77777777" w:rsidR="0022405A" w:rsidRDefault="0022405A" w:rsidP="00C94820">
            <w:r w:rsidRPr="008C2CAB">
              <w:t xml:space="preserve">E-Catalog Application </w:t>
            </w:r>
            <w:proofErr w:type="gramStart"/>
            <w:r w:rsidRPr="008C2CAB">
              <w:t>For</w:t>
            </w:r>
            <w:proofErr w:type="gramEnd"/>
            <w:r w:rsidRPr="008C2CAB">
              <w:t xml:space="preserve"> Food And Beverages At Café Ruang Seduh Based On Augmented Reality</w:t>
            </w:r>
          </w:p>
          <w:p w14:paraId="7EF89D23" w14:textId="77777777" w:rsidR="0022405A" w:rsidRPr="008C2CAB" w:rsidRDefault="0022405A" w:rsidP="00C94820">
            <w:r>
              <w:fldChar w:fldCharType="begin" w:fldLock="1"/>
            </w:r>
            <w:r>
              <w:instrText>ADDIN CSL_CITATION {"citationItems":[{"id":"ITEM-1","itemData":{"abstract":"Café is a place where people gather while enjoying the dishes provided, such as drinks and food accompanied by music and comfortable facilities and infrastructure. The dishes listed in the café menu book vary with various and unfamiliar names. Sometimes the variety of dishes served does not match expectations, leading to customer dissatisfaction, thus allowing customers to be reluctant to come back. This study proposes an innovation on service quality by developing an Android-based e-catalog application for dish dishes. The application of Augmented Reality on the display of the food or beverage menu is used to beautify the aesthetics of the dish and attract customers to come back. The system was developed using a prototype method applied to an Android-based application using the Kotlin programming language, MySQL as a database, and testing using ISO 25010. Through this AR-based food and beverage e-catalog application, customers can view information on the café's dishes, which are categorized by best-selling menu, latest menu, and all menus. Customers can also view the presentation in a 3D image and its rating. Based on the results of testing on 50 respondents, it was found that this AR-based food and beverage e-catalog application resulted in a usability test of 96% and a functional suitability test of 100%. So it can be concluded that the percentage value obtained shows the overall software quality has a \"Very Good\" scale and is feasible to use.","author":[{"dropping-particle":"","family":"Nurkholis","given":"Andi","non-dropping-particle":"","parse-names":false,"suffix":""},{"dropping-particle":"","family":"Ayu Megawaty","given":"Dyah","non-dropping-particle":"","parse-names":false,"suffix":""},{"dropping-particle":"","family":"Fabian Apriando","given":"M","non-dropping-particle":"","parse-names":false,"suffix":""}],"container-title":"Z.A. Pagar Alam St","id":"ITEM-1","issue":"2","issued":{"date-parts":[["2022"]]},"number-of-pages":"304-3123","title":"E-CATALOG APPLICATION FOR FOOD AND BEVERAGES AT CAFÉ RUANG SEDUH BASED ON AUGMENTED REALITY","type":"report","volume":"16"},"uris":["http://www.mendeley.com/documents/?uuid=a3429c83-8cb9-3824-bc20-db9c1b3c7906"]}],"mendeley":{"formattedCitation":"(Nurkholis et al., 2022)","plainTextFormattedCitation":"(Nurkholis et al., 2022)","previouslyFormattedCitation":"(Nurkholis et al., 2022)"},"properties":{"noteIndex":0},"schema":"https://github.com/citation-style-language/schema/raw/master/csl-citation.json"}</w:instrText>
            </w:r>
            <w:r>
              <w:fldChar w:fldCharType="separate"/>
            </w:r>
            <w:r w:rsidRPr="008C2CAB">
              <w:rPr>
                <w:noProof/>
              </w:rPr>
              <w:t>(Nurkholis et al., 2022)</w:t>
            </w:r>
            <w:r>
              <w:fldChar w:fldCharType="end"/>
            </w:r>
          </w:p>
        </w:tc>
        <w:tc>
          <w:tcPr>
            <w:tcW w:w="3506" w:type="dxa"/>
          </w:tcPr>
          <w:p w14:paraId="22B15063" w14:textId="77777777" w:rsidR="0022405A" w:rsidRDefault="0022405A" w:rsidP="00C94820">
            <w:r>
              <w:t>Perbedaan tampilan hidangan dengan gambar di buku menu dapat mempengaruhi kepuasan pelanggan.</w:t>
            </w:r>
          </w:p>
          <w:p w14:paraId="0765A56F" w14:textId="77777777" w:rsidR="0022405A" w:rsidRDefault="0022405A" w:rsidP="00C94820">
            <w:r>
              <w:t>Faktor ketidakpuasan lainnya adalah penyajian tampilan makanan yang tidak sesuai sehingga berdampak pada banyaknya sisa makanan.</w:t>
            </w:r>
          </w:p>
        </w:tc>
        <w:tc>
          <w:tcPr>
            <w:tcW w:w="1543" w:type="dxa"/>
          </w:tcPr>
          <w:p w14:paraId="61884107" w14:textId="77777777" w:rsidR="0022405A" w:rsidRPr="008C2CAB" w:rsidRDefault="0022405A" w:rsidP="00C94820">
            <w:r w:rsidRPr="00AC61E9">
              <w:t>Metode Prototype</w:t>
            </w:r>
          </w:p>
        </w:tc>
        <w:tc>
          <w:tcPr>
            <w:tcW w:w="1853" w:type="dxa"/>
          </w:tcPr>
          <w:p w14:paraId="4333A21A" w14:textId="77777777" w:rsidR="0022405A" w:rsidRPr="008C2CAB" w:rsidRDefault="0022405A" w:rsidP="00C94820">
            <w:r w:rsidRPr="00AC61E9">
              <w:t>mengembangkan aplikasi e-katalog makanan dan minuman terintegrasi AR yang dapat membantu dalam pengelolaan data menu dan meningkatkan daya tarik pelanggan</w:t>
            </w:r>
          </w:p>
        </w:tc>
      </w:tr>
      <w:tr w:rsidR="0022405A" w14:paraId="38251E2B" w14:textId="77777777" w:rsidTr="00C94820">
        <w:tc>
          <w:tcPr>
            <w:tcW w:w="605" w:type="dxa"/>
          </w:tcPr>
          <w:p w14:paraId="2E29A5FE" w14:textId="77777777" w:rsidR="0022405A" w:rsidRDefault="0022405A" w:rsidP="00C94820">
            <w:r>
              <w:t>3</w:t>
            </w:r>
          </w:p>
        </w:tc>
        <w:tc>
          <w:tcPr>
            <w:tcW w:w="1843" w:type="dxa"/>
          </w:tcPr>
          <w:p w14:paraId="0ED1CFA7" w14:textId="77777777" w:rsidR="0022405A" w:rsidRDefault="0022405A" w:rsidP="00C94820">
            <w:r w:rsidRPr="00AC61E9">
              <w:t>Perancangan Sistem Informasi E-Catalogue Berbasis Website Menggunakan Metode Waterfall</w:t>
            </w:r>
          </w:p>
          <w:p w14:paraId="2217ECFF" w14:textId="77777777" w:rsidR="0022405A" w:rsidRPr="008C2CAB" w:rsidRDefault="0022405A" w:rsidP="00C94820">
            <w:r>
              <w:fldChar w:fldCharType="begin" w:fldLock="1"/>
            </w:r>
            <w:r>
              <w:instrText>ADDIN CSL_CITATION {"citationItems":[{"id":"ITEM-1","itemData":{"DOI":"10.30865/json.v3i4.4165","abstract":"The problem faced by CV. Ramos Ponsel is that competitors have just started the same business as Cv. Ramos Ponsel, so that it has the impact of decreasing consumers in meeting their needs at Cv. Ramos Ponsel. With the situation for the store to innovate in customer service. The innovations in question are, among others, digitizing business processes based on a website, one of which is using an electronic catalog. The purpose of this research is to produce an E-Catalogue that can support the business processes of CV. Ramos Ponsel. The method used in this research is the Waterfall method. Waterfall every step of the work process is completed first to move to the next stage. The Waterfall Stage itself consists of Planning, Analysis, Design, Implementation, Testing, and Maintenance/Maintenance. With the existence of an e-catalogue that is designed to have superior value than e-catalogue owned by other institutions, by adding features that benefit sellers and buyers in the business process. The result of this research is to produce an E-Catalog information system on Cv. Ramos Mobile based web site.","author":[{"dropping-particle":"","family":"Butarbutar","given":"Jonatan Maruli","non-dropping-particle":"","parse-names":false,"suffix":""},{"dropping-particle":"","family":"Darmansah","given":"Darmansah","non-dropping-particle":"","parse-names":false,"suffix":""},{"dropping-particle":"","family":"Amriza","given":"Rona Nisa Sofia","non-dropping-particle":"","parse-names":false,"suffix":""}],"container-title":"Jurnal Sistem Komputer dan Informatika (JSON)","id":"ITEM-1","issue":"4","issued":{"date-parts":[["2022","6","30"]]},"page":"438","publisher":"STMIK Budi Darma","title":"Perancangan Sistem Informasi E-Catalogue Berbasis Website Menggunakan Metode Waterfall","type":"article-journal","volume":"3"},"uris":["http://www.mendeley.com/documents/?uuid=6af762f1-7b7d-3562-8857-cfe508cde904"]}],"mendeley":{"formattedCitation":"(Butarbutar et al., 2022)","plainTextFormattedCitation":"(Butarbutar et al., 2022)","previouslyFormattedCitation":"(Butarbutar et al., 2022)"},"properties":{"noteIndex":0},"schema":"https://github.com/citation-style-language/schema/raw/master/csl-citation.json"}</w:instrText>
            </w:r>
            <w:r>
              <w:fldChar w:fldCharType="separate"/>
            </w:r>
            <w:r w:rsidRPr="00AC61E9">
              <w:rPr>
                <w:noProof/>
              </w:rPr>
              <w:t>(Butarbutar et al., 2022)</w:t>
            </w:r>
            <w:r>
              <w:fldChar w:fldCharType="end"/>
            </w:r>
          </w:p>
        </w:tc>
        <w:tc>
          <w:tcPr>
            <w:tcW w:w="3506" w:type="dxa"/>
          </w:tcPr>
          <w:p w14:paraId="0AEBB660" w14:textId="77777777" w:rsidR="0022405A" w:rsidRDefault="0022405A" w:rsidP="00C94820">
            <w:r w:rsidRPr="00AC61E9">
              <w:t>banyaknya kompetitor-kompetitor yang baru merintis bisnis yang sama dengan Cv. Ramos Ponsel, sehingga memberikan dampak berkurangnya konsumen dalam memenuhi kebutuhan mereka di Cv. Ramos Ponsel.</w:t>
            </w:r>
          </w:p>
        </w:tc>
        <w:tc>
          <w:tcPr>
            <w:tcW w:w="1543" w:type="dxa"/>
          </w:tcPr>
          <w:p w14:paraId="0FC03C26" w14:textId="77777777" w:rsidR="0022405A" w:rsidRPr="00AC61E9" w:rsidRDefault="0022405A" w:rsidP="00C94820">
            <w:r w:rsidRPr="00AC61E9">
              <w:t>Metode Waterfall</w:t>
            </w:r>
          </w:p>
        </w:tc>
        <w:tc>
          <w:tcPr>
            <w:tcW w:w="1853" w:type="dxa"/>
          </w:tcPr>
          <w:p w14:paraId="5CD024EA" w14:textId="77777777" w:rsidR="0022405A" w:rsidRPr="00AC61E9" w:rsidRDefault="0022405A" w:rsidP="00C94820">
            <w:r w:rsidRPr="00AC61E9">
              <w:t>Sistem Informasi E-Catalogue Pada Cv. Ramos Ponsel Berbasis Website</w:t>
            </w:r>
          </w:p>
        </w:tc>
      </w:tr>
      <w:tr w:rsidR="0022405A" w14:paraId="113A9451" w14:textId="77777777" w:rsidTr="00C94820">
        <w:tc>
          <w:tcPr>
            <w:tcW w:w="605" w:type="dxa"/>
          </w:tcPr>
          <w:p w14:paraId="03032673" w14:textId="77777777" w:rsidR="0022405A" w:rsidRDefault="0022405A" w:rsidP="00C94820">
            <w:r>
              <w:t>4</w:t>
            </w:r>
          </w:p>
        </w:tc>
        <w:tc>
          <w:tcPr>
            <w:tcW w:w="1843" w:type="dxa"/>
          </w:tcPr>
          <w:p w14:paraId="2AE6C08D" w14:textId="77777777" w:rsidR="0022405A" w:rsidRDefault="0022405A" w:rsidP="00C94820">
            <w:r w:rsidRPr="00AC61E9">
              <w:t>Pengembangan Aplikasi Katalog Elektronik Barbershop Berbasis Web</w:t>
            </w:r>
          </w:p>
          <w:p w14:paraId="7175B298" w14:textId="77777777" w:rsidR="0022405A" w:rsidRPr="00AC61E9" w:rsidRDefault="0022405A" w:rsidP="00C94820">
            <w:r>
              <w:fldChar w:fldCharType="begin" w:fldLock="1"/>
            </w:r>
            <w:r>
              <w:instrText>ADDIN CSL_CITATION {"citationItems":[{"id":"ITEM-1","itemData":{"author":[{"dropping-particle":"","family":"Adawiyah","given":"Rofiah","non-dropping-particle":"","parse-names":false,"suffix":""},{"dropping-particle":"","family":"Deddy Supriatna","given":"Asep","non-dropping-particle":"","parse-names":false,"suffix":""},{"dropping-particle":"","family":"Setiawan","given":"Ridwan","non-dropping-particle":"","parse-names":false,"suffix":""}],"id":"ITEM-1","issued":{"date-parts":[["0"]]},"title":"Pengembangan Aplikasi Katalog Elektronik Barbershop Berbasis Web","type":"report"},"uris":["http://www.mendeley.com/documents/?uuid=3ebd7872-69c8-3bf0-967d-8fb3a504ed3e"]}],"mendeley":{"formattedCitation":"(Adawiyah et al., n.d.)","manualFormatting":"(Adawiyah et al., 2020)","plainTextFormattedCitation":"(Adawiyah et al., n.d.)","previouslyFormattedCitation":"(Adawiyah et al., n.d.)"},"properties":{"noteIndex":0},"schema":"https://github.com/citation-style-language/schema/raw/master/csl-citation.json"}</w:instrText>
            </w:r>
            <w:r>
              <w:fldChar w:fldCharType="separate"/>
            </w:r>
            <w:r w:rsidRPr="00AC61E9">
              <w:rPr>
                <w:noProof/>
              </w:rPr>
              <w:t xml:space="preserve">(Adawiyah et al., </w:t>
            </w:r>
            <w:r>
              <w:rPr>
                <w:noProof/>
              </w:rPr>
              <w:t>2020</w:t>
            </w:r>
            <w:r w:rsidRPr="00AC61E9">
              <w:rPr>
                <w:noProof/>
              </w:rPr>
              <w:t>)</w:t>
            </w:r>
            <w:r>
              <w:fldChar w:fldCharType="end"/>
            </w:r>
          </w:p>
        </w:tc>
        <w:tc>
          <w:tcPr>
            <w:tcW w:w="3506" w:type="dxa"/>
          </w:tcPr>
          <w:p w14:paraId="4B516C1A" w14:textId="77777777" w:rsidR="0022405A" w:rsidRPr="00AC61E9" w:rsidRDefault="0022405A" w:rsidP="00C94820">
            <w:r w:rsidRPr="00AC61E9">
              <w:t>perlu adanya sebuah katalog untuk mempermudah konsumen mengetahui tempat barbershop dan stylish rambut tanpa harus mendatangi ke tempat barbershop terlebih dahulu</w:t>
            </w:r>
          </w:p>
        </w:tc>
        <w:tc>
          <w:tcPr>
            <w:tcW w:w="1543" w:type="dxa"/>
          </w:tcPr>
          <w:p w14:paraId="0DACF717" w14:textId="77777777" w:rsidR="0022405A" w:rsidRPr="00AC61E9" w:rsidRDefault="0022405A" w:rsidP="00C94820">
            <w:r w:rsidRPr="00AC61E9">
              <w:t>Rational UnifiedProcess</w:t>
            </w:r>
          </w:p>
        </w:tc>
        <w:tc>
          <w:tcPr>
            <w:tcW w:w="1853" w:type="dxa"/>
          </w:tcPr>
          <w:p w14:paraId="3F8FF86F" w14:textId="77777777" w:rsidR="0022405A" w:rsidRPr="00AC61E9" w:rsidRDefault="0022405A" w:rsidP="00C94820">
            <w:r w:rsidRPr="00AC61E9">
              <w:t xml:space="preserve">dengan Aplikasi katalog elektronik Barbershop yang dirancang telah menghasilkan katalog elektronik barbershop yang dapat digunakan untuk mencari infornasi tentang barbershop berdasarkan </w:t>
            </w:r>
            <w:r w:rsidRPr="00AC61E9">
              <w:lastRenderedPageBreak/>
              <w:t>keperluan pelanggan</w:t>
            </w:r>
          </w:p>
        </w:tc>
      </w:tr>
      <w:tr w:rsidR="0022405A" w14:paraId="7A392E6E" w14:textId="77777777" w:rsidTr="00C94820">
        <w:tc>
          <w:tcPr>
            <w:tcW w:w="605" w:type="dxa"/>
          </w:tcPr>
          <w:p w14:paraId="0F58A0AD" w14:textId="77777777" w:rsidR="0022405A" w:rsidRDefault="0022405A" w:rsidP="00C94820">
            <w:r>
              <w:lastRenderedPageBreak/>
              <w:t>5</w:t>
            </w:r>
          </w:p>
        </w:tc>
        <w:tc>
          <w:tcPr>
            <w:tcW w:w="1843" w:type="dxa"/>
          </w:tcPr>
          <w:p w14:paraId="5618B7A1" w14:textId="77777777" w:rsidR="0022405A" w:rsidRPr="00AC61E9" w:rsidRDefault="0022405A" w:rsidP="00C94820">
            <w:r w:rsidRPr="00AC61E9">
              <w:t xml:space="preserve">Perancangan E-Katalog Usaha Mikro Kecil Menengah Menggunakan Framework Bootstrap </w:t>
            </w:r>
            <w:r>
              <w:fldChar w:fldCharType="begin" w:fldLock="1"/>
            </w:r>
            <w:r>
              <w:instrText>ADDIN CSL_CITATION {"citationItems":[{"id":"ITEM-1","itemData":{"abstract":"Digitalization of micro, small and medium enterprises is now obligatory if you want your business to progress and develop. UMKM Geraya Galeri Pontianak is a business that stands individually that sells self-produced food, sells souvenirs, and other sundries. The business that was started has only been running for one year with a limited market reach. The purpose of this research is to build an e-catalog to add promotion and sales media in order to reach a wider market. The e-catalog development uses a bootstrap framework, the research method is DSRM (Design Science Research Methodology) and the software development method is RAD (Rapid Application Development). The resulting e-catalog website can be used as a promotional medium by displaying product data and product details on the front-end website that can be accessed by all consumers, and the admin can manage product data on the back-end website. Program unit testing has been carried out with 100% valid results as expected. Further research can be done by adding payment features that are directly connected to digital payment instruments.","author":[{"dropping-particle":"","family":"Prasetya","given":"Wahyu Sindu","non-dropping-particle":"","parse-names":false,"suffix":""},{"dropping-particle":"","family":"Venti","given":"Cleimentinus","non-dropping-particle":"","parse-names":false,"suffix":""},{"dropping-particle":"","family":"Chia","given":"Andi","non-dropping-particle":"","parse-names":false,"suffix":""}],"id":"ITEM-1","issued":{"date-parts":[["0"]]},"title":"Perancangan E-Katalog Usaha Mikro Kecil Menengah Menggunakan Framework Bootstrap","type":"report"},"uris":["http://www.mendeley.com/documents/?uuid=571a1a31-e777-31e3-b8f2-985cdc823c38"]}],"mendeley":{"formattedCitation":"(Prasetya et al., n.d.)","plainTextFormattedCitation":"(Prasetya et al., n.d.)","previouslyFormattedCitation":"(Prasetya et al., n.d.)"},"properties":{"noteIndex":0},"schema":"https://github.com/citation-style-language/schema/raw/master/csl-citation.json"}</w:instrText>
            </w:r>
            <w:r>
              <w:fldChar w:fldCharType="separate"/>
            </w:r>
            <w:r w:rsidRPr="00AC61E9">
              <w:rPr>
                <w:noProof/>
              </w:rPr>
              <w:t>(Prasetya et al., n.d.)</w:t>
            </w:r>
            <w:r>
              <w:fldChar w:fldCharType="end"/>
            </w:r>
          </w:p>
        </w:tc>
        <w:tc>
          <w:tcPr>
            <w:tcW w:w="3506" w:type="dxa"/>
          </w:tcPr>
          <w:p w14:paraId="0D4990D4" w14:textId="77777777" w:rsidR="0022405A" w:rsidRPr="00AC61E9" w:rsidRDefault="0022405A" w:rsidP="00C94820">
            <w:r>
              <w:t xml:space="preserve">Bagaimana </w:t>
            </w:r>
            <w:r w:rsidRPr="00AC61E9">
              <w:t>membangun sebuah e-katalog untuk menambah media promosi dan penjualan agar dapat menjangkau pasar yang lebih luas</w:t>
            </w:r>
          </w:p>
        </w:tc>
        <w:tc>
          <w:tcPr>
            <w:tcW w:w="1543" w:type="dxa"/>
          </w:tcPr>
          <w:p w14:paraId="5A45D9B9" w14:textId="77777777" w:rsidR="0022405A" w:rsidRDefault="0022405A" w:rsidP="00C94820">
            <w:r>
              <w:t>DSRM</w:t>
            </w:r>
          </w:p>
          <w:p w14:paraId="44BE7DB3" w14:textId="77777777" w:rsidR="0022405A" w:rsidRPr="00AC61E9" w:rsidRDefault="0022405A" w:rsidP="00C94820">
            <w:r>
              <w:t>(Design Science Research Methodology)</w:t>
            </w:r>
          </w:p>
        </w:tc>
        <w:tc>
          <w:tcPr>
            <w:tcW w:w="1853" w:type="dxa"/>
          </w:tcPr>
          <w:p w14:paraId="5AE920A8" w14:textId="77777777" w:rsidR="0022405A" w:rsidRDefault="0022405A" w:rsidP="00C94820">
            <w:r>
              <w:t>Website e-katalog yang dibangun menggunakan framework bootstrap menjadi sebuah media</w:t>
            </w:r>
          </w:p>
          <w:p w14:paraId="3C96A4B3" w14:textId="77777777" w:rsidR="0022405A" w:rsidRPr="00AC61E9" w:rsidRDefault="0022405A" w:rsidP="00C94820">
            <w:r>
              <w:t>untuk menampilkan produk-produk dari UMKM Geraya Galeri Pontianak.</w:t>
            </w:r>
          </w:p>
        </w:tc>
      </w:tr>
      <w:tr w:rsidR="0022405A" w14:paraId="78D06834" w14:textId="77777777" w:rsidTr="00C94820">
        <w:tc>
          <w:tcPr>
            <w:tcW w:w="605" w:type="dxa"/>
          </w:tcPr>
          <w:p w14:paraId="7EB73622" w14:textId="77777777" w:rsidR="0022405A" w:rsidRDefault="0022405A" w:rsidP="00C94820">
            <w:r>
              <w:t>6</w:t>
            </w:r>
          </w:p>
        </w:tc>
        <w:tc>
          <w:tcPr>
            <w:tcW w:w="1843" w:type="dxa"/>
          </w:tcPr>
          <w:p w14:paraId="55A4A013" w14:textId="77777777" w:rsidR="0022405A" w:rsidRPr="00AC61E9" w:rsidRDefault="0022405A" w:rsidP="00C94820">
            <w:r w:rsidRPr="00AE1E02">
              <w:t xml:space="preserve">Rancang Bangun E-Katalog Pada Perusahaan Distributor Produk Periklanan Menggunakan Metode Rapid Application Development </w:t>
            </w:r>
            <w:r>
              <w:fldChar w:fldCharType="begin" w:fldLock="1"/>
            </w:r>
            <w:r>
              <w:instrText>ADDIN CSL_CITATION {"citationItems":[{"id":"ITEM-1","itemData":{"abstract":"… Boyer Moore sebagai metode search string secara … sistem e-katalog berbasis web menggunakan metode Research and Development dengan berfokus pada menghasilkan sistem e-…","author":[{"dropping-particle":"","family":"Fuadiah","given":"V F","non-dropping-particle":"","parse-names":false,"suffix":""},{"dropping-particle":"","family":"Yuniati","given":"T","non-dropping-particle":"","parse-names":false,"suffix":""},{"dropping-particle":"","family":"...","given":"","non-dropping-particle":"","parse-names":false,"suffix":""}],"container-title":"… dan Sistem Informasi","id":"ITEM-1","issued":{"date-parts":[["2022"]]},"title":"Rancang Bangun E-Katalog Pada Perusahaan Distributor Produk Periklanan Menggunakan Metode Rapid Application Development","type":"article-journal"},"uris":["http://www.mendeley.com/documents/?uuid=3e09ee11-3ee8-3e60-8bb3-eca7a9c9f71d"]}],"mendeley":{"formattedCitation":"(Fuadiah et al., 2022)","plainTextFormattedCitation":"(Fuadiah et al., 2022)"},"properties":{"noteIndex":0},"schema":"https://github.com/citation-style-language/schema/raw/master/csl-citation.json"}</w:instrText>
            </w:r>
            <w:r>
              <w:fldChar w:fldCharType="separate"/>
            </w:r>
            <w:r w:rsidRPr="00AE1E02">
              <w:rPr>
                <w:noProof/>
              </w:rPr>
              <w:t>(Fuadiah et al., 2022)</w:t>
            </w:r>
            <w:r>
              <w:fldChar w:fldCharType="end"/>
            </w:r>
          </w:p>
        </w:tc>
        <w:tc>
          <w:tcPr>
            <w:tcW w:w="3506" w:type="dxa"/>
          </w:tcPr>
          <w:p w14:paraId="279DDE22" w14:textId="77777777" w:rsidR="0022405A" w:rsidRDefault="0022405A" w:rsidP="00C94820">
            <w:r w:rsidRPr="00AE1E02">
              <w:t>CV. Kreasindo Karya Media selama ini menggunakan media sosial berupa Instagram dan Facebook, sedangkan informasi yang disediakan melaui media sosal tersebut, user kurang cepat menemukan informasi produk yang dibutuhkan karena harus scroll terlebih dahulu.</w:t>
            </w:r>
          </w:p>
        </w:tc>
        <w:tc>
          <w:tcPr>
            <w:tcW w:w="1543" w:type="dxa"/>
          </w:tcPr>
          <w:p w14:paraId="6E5F8109" w14:textId="77777777" w:rsidR="0022405A" w:rsidRDefault="0022405A" w:rsidP="00C94820">
            <w:r w:rsidRPr="00AE1E02">
              <w:t>Rapid Application Development</w:t>
            </w:r>
          </w:p>
        </w:tc>
        <w:tc>
          <w:tcPr>
            <w:tcW w:w="1853" w:type="dxa"/>
          </w:tcPr>
          <w:p w14:paraId="60E6296F" w14:textId="77777777" w:rsidR="0022405A" w:rsidRDefault="0022405A" w:rsidP="00C94820">
            <w:r w:rsidRPr="00AE1E02">
              <w:t>E-Katalog Pada Perusahaan Distributor Produk Periklanan</w:t>
            </w:r>
          </w:p>
        </w:tc>
      </w:tr>
      <w:tr w:rsidR="0022405A" w14:paraId="6EDB8411" w14:textId="77777777" w:rsidTr="00C94820">
        <w:tc>
          <w:tcPr>
            <w:tcW w:w="605" w:type="dxa"/>
          </w:tcPr>
          <w:p w14:paraId="6E3A8DC5" w14:textId="77777777" w:rsidR="0022405A" w:rsidRDefault="0022405A" w:rsidP="00C94820">
            <w:r>
              <w:t>7</w:t>
            </w:r>
          </w:p>
        </w:tc>
        <w:tc>
          <w:tcPr>
            <w:tcW w:w="1843" w:type="dxa"/>
          </w:tcPr>
          <w:p w14:paraId="575DBA92" w14:textId="77777777" w:rsidR="0022405A" w:rsidRPr="00AE1E02" w:rsidRDefault="0022405A" w:rsidP="00C94820"/>
        </w:tc>
        <w:tc>
          <w:tcPr>
            <w:tcW w:w="3506" w:type="dxa"/>
          </w:tcPr>
          <w:p w14:paraId="41CB648E" w14:textId="77777777" w:rsidR="0022405A" w:rsidRPr="00AE1E02" w:rsidRDefault="0022405A" w:rsidP="00C94820"/>
        </w:tc>
        <w:tc>
          <w:tcPr>
            <w:tcW w:w="1543" w:type="dxa"/>
          </w:tcPr>
          <w:p w14:paraId="32DD7C8B" w14:textId="77777777" w:rsidR="0022405A" w:rsidRPr="00AE1E02" w:rsidRDefault="0022405A" w:rsidP="00C94820"/>
        </w:tc>
        <w:tc>
          <w:tcPr>
            <w:tcW w:w="1853" w:type="dxa"/>
          </w:tcPr>
          <w:p w14:paraId="75FFBBFB" w14:textId="77777777" w:rsidR="0022405A" w:rsidRPr="00AE1E02" w:rsidRDefault="0022405A" w:rsidP="00C94820"/>
        </w:tc>
      </w:tr>
      <w:tr w:rsidR="0022405A" w14:paraId="60B6C415" w14:textId="77777777" w:rsidTr="00C94820">
        <w:tc>
          <w:tcPr>
            <w:tcW w:w="605" w:type="dxa"/>
          </w:tcPr>
          <w:p w14:paraId="766671FD" w14:textId="77777777" w:rsidR="0022405A" w:rsidRDefault="0022405A" w:rsidP="00C94820">
            <w:r>
              <w:t>8</w:t>
            </w:r>
          </w:p>
        </w:tc>
        <w:tc>
          <w:tcPr>
            <w:tcW w:w="1843" w:type="dxa"/>
          </w:tcPr>
          <w:p w14:paraId="532FF3D1" w14:textId="77777777" w:rsidR="0022405A" w:rsidRPr="00AE1E02" w:rsidRDefault="0022405A" w:rsidP="00C94820"/>
        </w:tc>
        <w:tc>
          <w:tcPr>
            <w:tcW w:w="3506" w:type="dxa"/>
          </w:tcPr>
          <w:p w14:paraId="71A96AF8" w14:textId="77777777" w:rsidR="0022405A" w:rsidRPr="00AE1E02" w:rsidRDefault="0022405A" w:rsidP="00C94820"/>
        </w:tc>
        <w:tc>
          <w:tcPr>
            <w:tcW w:w="1543" w:type="dxa"/>
          </w:tcPr>
          <w:p w14:paraId="0B79A854" w14:textId="77777777" w:rsidR="0022405A" w:rsidRPr="00AE1E02" w:rsidRDefault="0022405A" w:rsidP="00C94820"/>
        </w:tc>
        <w:tc>
          <w:tcPr>
            <w:tcW w:w="1853" w:type="dxa"/>
          </w:tcPr>
          <w:p w14:paraId="553B5849" w14:textId="77777777" w:rsidR="0022405A" w:rsidRPr="00AE1E02" w:rsidRDefault="0022405A" w:rsidP="00C94820"/>
        </w:tc>
      </w:tr>
      <w:tr w:rsidR="0022405A" w14:paraId="744006C8" w14:textId="77777777" w:rsidTr="00C94820">
        <w:tc>
          <w:tcPr>
            <w:tcW w:w="605" w:type="dxa"/>
          </w:tcPr>
          <w:p w14:paraId="5E8D321E" w14:textId="77777777" w:rsidR="0022405A" w:rsidRDefault="0022405A" w:rsidP="00C94820">
            <w:r>
              <w:t>9</w:t>
            </w:r>
          </w:p>
        </w:tc>
        <w:tc>
          <w:tcPr>
            <w:tcW w:w="1843" w:type="dxa"/>
          </w:tcPr>
          <w:p w14:paraId="69C89697" w14:textId="77777777" w:rsidR="0022405A" w:rsidRPr="00AE1E02" w:rsidRDefault="0022405A" w:rsidP="00C94820"/>
        </w:tc>
        <w:tc>
          <w:tcPr>
            <w:tcW w:w="3506" w:type="dxa"/>
          </w:tcPr>
          <w:p w14:paraId="4F461C0F" w14:textId="77777777" w:rsidR="0022405A" w:rsidRPr="00AE1E02" w:rsidRDefault="0022405A" w:rsidP="00C94820"/>
        </w:tc>
        <w:tc>
          <w:tcPr>
            <w:tcW w:w="1543" w:type="dxa"/>
          </w:tcPr>
          <w:p w14:paraId="4FAF594B" w14:textId="77777777" w:rsidR="0022405A" w:rsidRPr="00AE1E02" w:rsidRDefault="0022405A" w:rsidP="00C94820"/>
        </w:tc>
        <w:tc>
          <w:tcPr>
            <w:tcW w:w="1853" w:type="dxa"/>
          </w:tcPr>
          <w:p w14:paraId="15017707" w14:textId="77777777" w:rsidR="0022405A" w:rsidRPr="00AE1E02" w:rsidRDefault="0022405A" w:rsidP="00C94820"/>
        </w:tc>
      </w:tr>
      <w:tr w:rsidR="0022405A" w14:paraId="69FA4B5A" w14:textId="77777777" w:rsidTr="00C94820">
        <w:tc>
          <w:tcPr>
            <w:tcW w:w="605" w:type="dxa"/>
          </w:tcPr>
          <w:p w14:paraId="57510C2F" w14:textId="77777777" w:rsidR="0022405A" w:rsidRDefault="0022405A" w:rsidP="00C94820">
            <w:r>
              <w:t>10</w:t>
            </w:r>
          </w:p>
        </w:tc>
        <w:tc>
          <w:tcPr>
            <w:tcW w:w="1843" w:type="dxa"/>
          </w:tcPr>
          <w:p w14:paraId="5B4D45B5" w14:textId="77777777" w:rsidR="0022405A" w:rsidRPr="00AE1E02" w:rsidRDefault="0022405A" w:rsidP="00C94820"/>
        </w:tc>
        <w:tc>
          <w:tcPr>
            <w:tcW w:w="3506" w:type="dxa"/>
          </w:tcPr>
          <w:p w14:paraId="3E781A67" w14:textId="77777777" w:rsidR="0022405A" w:rsidRPr="00AE1E02" w:rsidRDefault="0022405A" w:rsidP="00C94820"/>
        </w:tc>
        <w:tc>
          <w:tcPr>
            <w:tcW w:w="1543" w:type="dxa"/>
          </w:tcPr>
          <w:p w14:paraId="2099BF9B" w14:textId="77777777" w:rsidR="0022405A" w:rsidRPr="00AE1E02" w:rsidRDefault="0022405A" w:rsidP="00C94820"/>
        </w:tc>
        <w:tc>
          <w:tcPr>
            <w:tcW w:w="1853" w:type="dxa"/>
          </w:tcPr>
          <w:p w14:paraId="45585D26" w14:textId="77777777" w:rsidR="0022405A" w:rsidRPr="00AE1E02" w:rsidRDefault="0022405A" w:rsidP="00C94820"/>
        </w:tc>
      </w:tr>
    </w:tbl>
    <w:p w14:paraId="130ABF2D" w14:textId="77777777" w:rsidR="0022405A" w:rsidRDefault="0022405A"/>
    <w:p w14:paraId="53BE6E6C" w14:textId="77777777" w:rsidR="00AE1E02" w:rsidRDefault="00AE1E02"/>
    <w:sectPr w:rsidR="00AE1E0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408D5" w14:textId="77777777" w:rsidR="007F6742" w:rsidRDefault="007F6742" w:rsidP="00AE1E02">
      <w:pPr>
        <w:spacing w:after="0" w:line="240" w:lineRule="auto"/>
      </w:pPr>
      <w:r>
        <w:separator/>
      </w:r>
    </w:p>
  </w:endnote>
  <w:endnote w:type="continuationSeparator" w:id="0">
    <w:p w14:paraId="5FEE28C5" w14:textId="77777777" w:rsidR="007F6742" w:rsidRDefault="007F6742" w:rsidP="00AE1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B964B" w14:textId="77777777" w:rsidR="007F6742" w:rsidRDefault="007F6742" w:rsidP="00AE1E02">
      <w:pPr>
        <w:spacing w:after="0" w:line="240" w:lineRule="auto"/>
      </w:pPr>
      <w:r>
        <w:separator/>
      </w:r>
    </w:p>
  </w:footnote>
  <w:footnote w:type="continuationSeparator" w:id="0">
    <w:p w14:paraId="5D0E9ADB" w14:textId="77777777" w:rsidR="007F6742" w:rsidRDefault="007F6742" w:rsidP="00AE1E0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03E"/>
    <w:rsid w:val="0022405A"/>
    <w:rsid w:val="007F6742"/>
    <w:rsid w:val="008C2CAB"/>
    <w:rsid w:val="00AC61E9"/>
    <w:rsid w:val="00AE1E02"/>
    <w:rsid w:val="00B8503E"/>
    <w:rsid w:val="00D05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A51B5"/>
  <w15:chartTrackingRefBased/>
  <w15:docId w15:val="{6BAB4860-AD2C-4CD6-996D-BAF9AE12C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C2C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E1E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1E02"/>
  </w:style>
  <w:style w:type="paragraph" w:styleId="Footer">
    <w:name w:val="footer"/>
    <w:basedOn w:val="Normal"/>
    <w:link w:val="FooterChar"/>
    <w:uiPriority w:val="99"/>
    <w:unhideWhenUsed/>
    <w:rsid w:val="00AE1E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E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9172C-C5DE-4CDC-A62E-34DCCF726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2</Pages>
  <Words>2171</Words>
  <Characters>12377</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cp:revision>
  <dcterms:created xsi:type="dcterms:W3CDTF">2023-10-28T15:22:00Z</dcterms:created>
  <dcterms:modified xsi:type="dcterms:W3CDTF">2023-10-2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ab0768b-3ef8-3c1f-b72e-ebccdceb924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